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332CF82B" w:rsidR="004D0332" w:rsidRDefault="007C3BBA" w:rsidP="004D0332">
      <w:pPr>
        <w:rPr>
          <w:rStyle w:val="Hyperlink"/>
        </w:rPr>
      </w:pPr>
      <w:r>
        <w:t xml:space="preserve">Google Sheet for Temp Work: </w:t>
      </w:r>
      <w:hyperlink r:id="rId8" w:anchor="gid=1426711730" w:history="1">
        <w:r>
          <w:rPr>
            <w:rStyle w:val="Hyperlink"/>
          </w:rPr>
          <w:t>https://docs.google.com/spreadsheets/d/1HxYzOf6g8Y_wH81eNUUbniznkPPFiEqX9247wKY-hso/edit#gid=1426711730</w:t>
        </w:r>
      </w:hyperlink>
    </w:p>
    <w:p w14:paraId="5F394F87" w14:textId="1A277144" w:rsidR="00D37373" w:rsidRDefault="00D37373" w:rsidP="004D0332">
      <w:proofErr w:type="spellStart"/>
      <w:r w:rsidRPr="00D37373">
        <w:t>Github</w:t>
      </w:r>
      <w:proofErr w:type="spellEnd"/>
      <w:r w:rsidRPr="00D37373">
        <w:t xml:space="preserve"> Page: </w:t>
      </w:r>
      <w:hyperlink r:id="rId9" w:history="1">
        <w:r>
          <w:rPr>
            <w:rStyle w:val="Hyperlink"/>
          </w:rPr>
          <w:t>https://github.com/zarrarkhan/paperMetisUSA</w:t>
        </w:r>
      </w:hyperlink>
      <w:bookmarkStart w:id="4" w:name="_GoBack"/>
      <w:bookmarkEnd w:id="4"/>
    </w:p>
    <w:p w14:paraId="1CF19935" w14:textId="2AB40F00" w:rsidR="00F7514B" w:rsidRDefault="00F7514B" w:rsidP="004D0332">
      <w:pPr>
        <w:pStyle w:val="Heading1"/>
        <w:spacing w:after="0" w:line="480" w:lineRule="auto"/>
        <w:jc w:val="both"/>
      </w:pPr>
      <w:r>
        <w:t>Introduction</w:t>
      </w:r>
      <w:bookmarkEnd w:id="3"/>
    </w:p>
    <w:p w14:paraId="7B8F590C" w14:textId="77777777" w:rsidR="00F7514B" w:rsidRDefault="00F7514B" w:rsidP="008B722F">
      <w:pPr>
        <w:spacing w:after="0" w:line="480" w:lineRule="auto"/>
        <w:jc w:val="both"/>
      </w:pPr>
    </w:p>
    <w:p w14:paraId="79B26212" w14:textId="754ED293" w:rsidR="00103C29" w:rsidRDefault="00362AA2" w:rsidP="00362AA2">
      <w:pPr>
        <w:pStyle w:val="Heading2"/>
      </w:pPr>
      <w:r>
        <w:t>Literature Review:</w:t>
      </w:r>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92B432A" w14:textId="54412A18" w:rsidR="00EA3414" w:rsidRDefault="00EA3414" w:rsidP="00EA3414">
      <w:pPr>
        <w:spacing w:after="0" w:line="480" w:lineRule="auto"/>
        <w:jc w:val="both"/>
        <w:rPr>
          <w:b/>
          <w:bCs/>
          <w:u w:val="single"/>
        </w:rPr>
      </w:pPr>
    </w:p>
    <w:p w14:paraId="77EAC73C" w14:textId="6D6F438D" w:rsidR="001934F8" w:rsidRDefault="001934F8" w:rsidP="002E7360">
      <w:pPr>
        <w:spacing w:after="0" w:line="480" w:lineRule="auto"/>
        <w:jc w:val="both"/>
      </w:pPr>
    </w:p>
    <w:p w14:paraId="468EBCA4" w14:textId="296A01AF" w:rsidR="001934F8" w:rsidRPr="0083647F" w:rsidRDefault="001934F8" w:rsidP="0083647F">
      <w:pPr>
        <w:spacing w:after="0" w:line="240" w:lineRule="auto"/>
        <w:jc w:val="both"/>
        <w:rPr>
          <w:b/>
          <w:bCs/>
          <w:u w:val="single"/>
        </w:rPr>
      </w:pPr>
      <w:r w:rsidRPr="0083647F">
        <w:rPr>
          <w:b/>
          <w:bCs/>
          <w:u w:val="single"/>
        </w:rPr>
        <w:t>Hotspot Analysis</w:t>
      </w:r>
    </w:p>
    <w:p w14:paraId="6CE7C4F4" w14:textId="00FD4C85" w:rsidR="001934F8" w:rsidRDefault="001934F8" w:rsidP="0083647F">
      <w:pPr>
        <w:spacing w:after="0" w:line="240" w:lineRule="auto"/>
        <w:jc w:val="both"/>
      </w:pPr>
      <w:r w:rsidRPr="007C0789">
        <w:rPr>
          <w:highlight w:val="yellow"/>
        </w:rPr>
        <w:t>Ed Byers</w:t>
      </w:r>
      <w:r w:rsidR="00E80A8D">
        <w:t xml:space="preserve"> </w:t>
      </w:r>
      <w:r w:rsidR="00E80A8D">
        <w:fldChar w:fldCharType="begin"/>
      </w:r>
      <w:r w:rsidR="00E80A8D">
        <w:instrText xml:space="preserve"> ADDIN ZOTERO_ITEM CSL_CITATION {"citationID":"ykDSHHgn","properties":{"formattedCitation":"[1]","plainCitation":"[1]","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E80A8D">
        <w:rPr>
          <w:rFonts w:ascii="Cambria Math" w:hAnsi="Cambria Math" w:cs="Cambria Math"/>
        </w:rPr>
        <w:instrText>∼</w:instrText>
      </w:r>
      <w:r w:rsidR="00E80A8D">
        <w:instrText xml:space="preserve">6x between the best and worst cases (SSP1/1.5 </w:instrText>
      </w:r>
      <w:r w:rsidR="00E80A8D">
        <w:rPr>
          <w:rFonts w:ascii="Calibri" w:hAnsi="Calibri" w:cs="Calibri"/>
        </w:rPr>
        <w:instrText>◦</w:instrText>
      </w:r>
      <w:r w:rsidR="00E80A8D">
        <w:instrText xml:space="preserve">C vs SSP3/3 </w:instrText>
      </w:r>
      <w:r w:rsidR="00E80A8D">
        <w:rPr>
          <w:rFonts w:ascii="Calibri" w:hAnsi="Calibri" w:cs="Calibri"/>
        </w:rPr>
        <w:instrText>◦</w:instrText>
      </w:r>
      <w:r w:rsidR="00E80A8D">
        <w:instrText>C, 0.8</w:instrText>
      </w:r>
      <w:r w:rsidR="00E80A8D">
        <w:rPr>
          <w:rFonts w:ascii="Calibri" w:hAnsi="Calibri" w:cs="Calibri"/>
        </w:rPr>
        <w:instrText>–</w:instrText>
      </w:r>
      <w:r w:rsidR="00E80A8D">
        <w:instrText xml:space="preserve">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sidR="00E80A8D">
        <w:fldChar w:fldCharType="separate"/>
      </w:r>
      <w:r w:rsidR="00E80A8D" w:rsidRPr="00E80A8D">
        <w:rPr>
          <w:rFonts w:ascii="Calibri" w:hAnsi="Calibri" w:cs="Calibri"/>
        </w:rPr>
        <w:t>[1]</w:t>
      </w:r>
      <w:r w:rsidR="00E80A8D">
        <w:fldChar w:fldCharType="end"/>
      </w:r>
    </w:p>
    <w:p w14:paraId="106D2BE3" w14:textId="36959732" w:rsidR="00EA27DD" w:rsidRDefault="007900A0" w:rsidP="0083647F">
      <w:pPr>
        <w:spacing w:after="0" w:line="240" w:lineRule="auto"/>
        <w:jc w:val="both"/>
      </w:pPr>
      <w:hyperlink r:id="rId10" w:history="1">
        <w:r w:rsidR="00EA27DD">
          <w:rPr>
            <w:rStyle w:val="Hyperlink"/>
          </w:rPr>
          <w:t>https://iopscience.iop.org/article/10.1088/1748-9326/aabf45/meta</w:t>
        </w:r>
      </w:hyperlink>
    </w:p>
    <w:p w14:paraId="40A1A01E" w14:textId="77777777" w:rsidR="00B31F5E" w:rsidRDefault="00B31F5E" w:rsidP="0083647F">
      <w:pPr>
        <w:spacing w:after="0" w:line="240" w:lineRule="auto"/>
        <w:jc w:val="both"/>
      </w:pPr>
    </w:p>
    <w:p w14:paraId="5FED8AE9" w14:textId="409A0441" w:rsidR="001934F8" w:rsidRDefault="001934F8" w:rsidP="0083647F">
      <w:pPr>
        <w:spacing w:after="0" w:line="240" w:lineRule="auto"/>
        <w:jc w:val="both"/>
      </w:pPr>
      <w:r w:rsidRPr="00445211">
        <w:rPr>
          <w:highlight w:val="yellow"/>
        </w:rPr>
        <w:t>RAND</w:t>
      </w:r>
      <w:r w:rsidR="00DD0752" w:rsidRPr="00445211">
        <w:rPr>
          <w:highlight w:val="yellow"/>
        </w:rPr>
        <w:t xml:space="preserve"> 2016</w:t>
      </w:r>
      <w:r w:rsidR="00D94297">
        <w:rPr>
          <w:highlight w:val="yellow"/>
        </w:rPr>
        <w:t xml:space="preserve"> </w:t>
      </w:r>
      <w:r w:rsidR="008A5674">
        <w:rPr>
          <w:highlight w:val="yellow"/>
        </w:rPr>
        <w:fldChar w:fldCharType="begin"/>
      </w:r>
      <w:r w:rsidR="00E80A8D">
        <w:rPr>
          <w:highlight w:val="yellow"/>
        </w:rPr>
        <w:instrText xml:space="preserve"> ADDIN ZOTERO_ITEM CSL_CITATION {"citationID":"leSO1fhX","properties":{"formattedCitation":"[2]","plainCitation":"[2]","noteIndex":0},"citationItems":[{"id":770,"uris":["http://zotero.org/users/2476381/items/IPLHY5BW"],"uri":["http://zotero.org/users/2476381/items/IPLHY5BW"],"itemData":{"id":770,"type":"article-journal","note":"publisher: Rand Corporation","source":"Google Scholar","title":"Developing the Pardee RAND Food-Energy-Water Security Index: Toward a Global Standardized, Quantitative, and Transparent Resource Assessment","title-short":"Developing the Pardee RAND Food-Energy-Water Security Index","author":[{"family":"Willis","given":"Henry H."},{"family":"Groves","given":"David G."},{"family":"Ringel","given":"Jeanne S."},{"family":"Mao","given":"Zhimin"},{"family":"Efron","given":"Shira"},{"family":"Abbott","given":"Michele"}],"issued":{"date-parts":[["2016"]]}}}],"schema":"https://github.com/citation-style-language/schema/raw/master/csl-citation.json"} </w:instrText>
      </w:r>
      <w:r w:rsidR="008A5674">
        <w:rPr>
          <w:highlight w:val="yellow"/>
        </w:rPr>
        <w:fldChar w:fldCharType="separate"/>
      </w:r>
      <w:r w:rsidR="00E80A8D" w:rsidRPr="00E80A8D">
        <w:rPr>
          <w:rFonts w:ascii="Calibri" w:hAnsi="Calibri" w:cs="Calibri"/>
          <w:highlight w:val="yellow"/>
        </w:rPr>
        <w:t>[2]</w:t>
      </w:r>
      <w:r w:rsidR="008A5674">
        <w:rPr>
          <w:highlight w:val="yellow"/>
        </w:rPr>
        <w:fldChar w:fldCharType="end"/>
      </w:r>
    </w:p>
    <w:p w14:paraId="6E2D278A" w14:textId="042509B3" w:rsidR="001934F8" w:rsidRDefault="007900A0" w:rsidP="0083647F">
      <w:pPr>
        <w:spacing w:after="0" w:line="240" w:lineRule="auto"/>
        <w:jc w:val="both"/>
        <w:rPr>
          <w:rStyle w:val="Hyperlink"/>
        </w:rPr>
      </w:pPr>
      <w:hyperlink r:id="rId11" w:history="1">
        <w:r w:rsidR="001934F8">
          <w:rPr>
            <w:rStyle w:val="Hyperlink"/>
          </w:rPr>
          <w:t>https://www.prgs.edu/pardee-initiative/food-energy-water/about.html</w:t>
        </w:r>
      </w:hyperlink>
    </w:p>
    <w:p w14:paraId="1BF1CF67" w14:textId="6204BFE0" w:rsidR="00DD0752" w:rsidRDefault="007900A0" w:rsidP="0083647F">
      <w:pPr>
        <w:spacing w:after="0" w:line="240" w:lineRule="auto"/>
        <w:jc w:val="both"/>
      </w:pPr>
      <w:hyperlink r:id="rId12" w:history="1">
        <w:r w:rsidR="00DD0752">
          <w:rPr>
            <w:rStyle w:val="Hyperlink"/>
          </w:rPr>
          <w:t>https://www.rand.org/pubs/tools/TL165.html</w:t>
        </w:r>
      </w:hyperlink>
    </w:p>
    <w:p w14:paraId="159412A7" w14:textId="77777777" w:rsidR="00B31F5E" w:rsidRDefault="00B31F5E" w:rsidP="0083647F">
      <w:pPr>
        <w:spacing w:after="0" w:line="240" w:lineRule="auto"/>
        <w:jc w:val="both"/>
      </w:pPr>
    </w:p>
    <w:p w14:paraId="61CDFF03" w14:textId="092E58AF" w:rsidR="001934F8" w:rsidRPr="00E80A8D" w:rsidRDefault="001934F8" w:rsidP="0083647F">
      <w:pPr>
        <w:spacing w:after="0" w:line="240" w:lineRule="auto"/>
        <w:jc w:val="both"/>
      </w:pPr>
      <w:proofErr w:type="spellStart"/>
      <w:r w:rsidRPr="00E80A8D">
        <w:rPr>
          <w:highlight w:val="yellow"/>
        </w:rPr>
        <w:t>Inas</w:t>
      </w:r>
      <w:proofErr w:type="spellEnd"/>
      <w:r w:rsidRPr="00E80A8D">
        <w:rPr>
          <w:highlight w:val="yellow"/>
        </w:rPr>
        <w:t xml:space="preserve"> 2017</w:t>
      </w:r>
      <w:r w:rsidRPr="00E80A8D">
        <w:t xml:space="preserve"> </w:t>
      </w:r>
      <w:r w:rsidR="007C3BBA" w:rsidRPr="007C3BBA">
        <w:t>Water–food–energy nexus index: analysis of water–energy–food nexus of crop’s production system applying the indicators approach</w:t>
      </w:r>
    </w:p>
    <w:p w14:paraId="76AE5A7D" w14:textId="4D04547D" w:rsidR="001934F8" w:rsidRPr="00E80A8D" w:rsidRDefault="007900A0" w:rsidP="0083647F">
      <w:pPr>
        <w:spacing w:after="0" w:line="240" w:lineRule="auto"/>
        <w:jc w:val="both"/>
      </w:pPr>
      <w:hyperlink r:id="rId13" w:history="1">
        <w:r w:rsidR="001934F8" w:rsidRPr="00E80A8D">
          <w:rPr>
            <w:rStyle w:val="Hyperlink"/>
          </w:rPr>
          <w:t>https://link.springer.com/article/10.1007/s13201-017-0551-3</w:t>
        </w:r>
      </w:hyperlink>
    </w:p>
    <w:p w14:paraId="6C75C47A" w14:textId="7CFF5ABA" w:rsidR="0083647F" w:rsidRPr="00E80A8D" w:rsidRDefault="0083647F" w:rsidP="0083647F">
      <w:pPr>
        <w:spacing w:after="0" w:line="240" w:lineRule="auto"/>
        <w:jc w:val="both"/>
      </w:pPr>
    </w:p>
    <w:p w14:paraId="3A2A284F" w14:textId="0CF2EE21" w:rsidR="007C0789" w:rsidRDefault="0083647F" w:rsidP="0083647F">
      <w:pPr>
        <w:spacing w:after="0" w:line="240" w:lineRule="auto"/>
        <w:jc w:val="both"/>
      </w:pPr>
      <w:r w:rsidRPr="0083647F">
        <w:rPr>
          <w:highlight w:val="yellow"/>
        </w:rPr>
        <w:t>Karan 2018</w:t>
      </w:r>
      <w:r>
        <w:t xml:space="preserve"> </w:t>
      </w:r>
      <w:r w:rsidRPr="0083647F">
        <w:t>Quantitative modeling of interconnections associated with sustainable food, energy and water (FEW) systems</w:t>
      </w:r>
    </w:p>
    <w:p w14:paraId="5EA62E92" w14:textId="01241805" w:rsidR="0083647F" w:rsidRDefault="007900A0" w:rsidP="0083647F">
      <w:pPr>
        <w:spacing w:after="0" w:line="240" w:lineRule="auto"/>
        <w:jc w:val="both"/>
      </w:pPr>
      <w:hyperlink r:id="rId14" w:history="1">
        <w:r w:rsidR="0083647F">
          <w:rPr>
            <w:rStyle w:val="Hyperlink"/>
          </w:rPr>
          <w:t>https://www.sciencedirect.com/science/article/pii/S0959652618322649</w:t>
        </w:r>
      </w:hyperlink>
    </w:p>
    <w:p w14:paraId="01B5F6C3" w14:textId="017F2075" w:rsidR="0083647F" w:rsidRDefault="0083647F" w:rsidP="0083647F">
      <w:pPr>
        <w:spacing w:after="0" w:line="240" w:lineRule="auto"/>
        <w:jc w:val="both"/>
      </w:pPr>
      <w:r>
        <w:t xml:space="preserve">Nexus Indicator. </w:t>
      </w:r>
    </w:p>
    <w:p w14:paraId="050CDB29" w14:textId="77777777" w:rsidR="00B31F5E" w:rsidRDefault="00B31F5E" w:rsidP="0083647F">
      <w:pPr>
        <w:spacing w:after="0" w:line="240" w:lineRule="auto"/>
        <w:jc w:val="both"/>
      </w:pPr>
    </w:p>
    <w:p w14:paraId="391DC974" w14:textId="4BC9B9E3" w:rsidR="00B770FD" w:rsidRDefault="00B770FD" w:rsidP="0083647F">
      <w:pPr>
        <w:spacing w:after="0" w:line="240" w:lineRule="auto"/>
        <w:jc w:val="both"/>
      </w:pPr>
      <w:proofErr w:type="spellStart"/>
      <w:r w:rsidRPr="00B770FD">
        <w:rPr>
          <w:highlight w:val="yellow"/>
        </w:rPr>
        <w:t>Venghaus</w:t>
      </w:r>
      <w:proofErr w:type="spellEnd"/>
      <w:r w:rsidRPr="00B770FD">
        <w:rPr>
          <w:highlight w:val="yellow"/>
        </w:rPr>
        <w:t xml:space="preserve"> 2019</w:t>
      </w:r>
      <w:r>
        <w:t xml:space="preserve"> </w:t>
      </w:r>
      <w:r w:rsidRPr="00B770FD">
        <w:t>From a few security indices to the FEW Security Index: Consistency in global food, energy and water security assessment</w:t>
      </w:r>
    </w:p>
    <w:p w14:paraId="14ED206C" w14:textId="138863C3" w:rsidR="00B770FD" w:rsidRDefault="007900A0" w:rsidP="0083647F">
      <w:pPr>
        <w:spacing w:after="0" w:line="240" w:lineRule="auto"/>
        <w:jc w:val="both"/>
      </w:pPr>
      <w:hyperlink r:id="rId15" w:history="1">
        <w:r w:rsidR="00B770FD">
          <w:rPr>
            <w:rStyle w:val="Hyperlink"/>
          </w:rPr>
          <w:t>https://www.sciencedirect.com/science/article/pii/S2352550919301587</w:t>
        </w:r>
      </w:hyperlink>
    </w:p>
    <w:p w14:paraId="7267E08A" w14:textId="161E10E3" w:rsidR="00B31F5E" w:rsidRDefault="00B31F5E" w:rsidP="0083647F">
      <w:pPr>
        <w:spacing w:after="0" w:line="240" w:lineRule="auto"/>
        <w:jc w:val="both"/>
      </w:pPr>
    </w:p>
    <w:p w14:paraId="1A7A8698" w14:textId="4601091F" w:rsidR="00B31F5E" w:rsidRDefault="00B31F5E" w:rsidP="0083647F">
      <w:pPr>
        <w:spacing w:after="0" w:line="240" w:lineRule="auto"/>
        <w:jc w:val="both"/>
      </w:pPr>
      <w:r w:rsidRPr="00B31F5E">
        <w:rPr>
          <w:highlight w:val="yellow"/>
        </w:rPr>
        <w:t>Miner 2019</w:t>
      </w:r>
      <w:r>
        <w:t xml:space="preserve"> Parts Unmapped: Linear Multi-variate Analysis of Food, Water, and Temperature Requirements for Regional Stability</w:t>
      </w:r>
    </w:p>
    <w:p w14:paraId="68C603BF" w14:textId="643A17DE" w:rsidR="00B31F5E" w:rsidRDefault="007900A0" w:rsidP="0083647F">
      <w:pPr>
        <w:spacing w:after="0" w:line="240" w:lineRule="auto"/>
        <w:jc w:val="both"/>
      </w:pPr>
      <w:hyperlink r:id="rId16" w:history="1">
        <w:r w:rsidR="00B31F5E">
          <w:rPr>
            <w:rStyle w:val="Hyperlink"/>
          </w:rPr>
          <w:t>https://apps.dtic.mil/dtic/tr/fulltext/u2/1081507.pdf</w:t>
        </w:r>
      </w:hyperlink>
    </w:p>
    <w:p w14:paraId="23B28B2C" w14:textId="1391E390" w:rsidR="00327D30" w:rsidRDefault="00327D30" w:rsidP="0083647F">
      <w:pPr>
        <w:spacing w:after="0" w:line="240" w:lineRule="auto"/>
        <w:jc w:val="both"/>
      </w:pPr>
    </w:p>
    <w:p w14:paraId="5ED3D737" w14:textId="5E26B2FB" w:rsidR="00327D30" w:rsidRDefault="00327D30" w:rsidP="0083647F">
      <w:pPr>
        <w:spacing w:after="0" w:line="240" w:lineRule="auto"/>
        <w:jc w:val="both"/>
      </w:pPr>
      <w:r w:rsidRPr="00327D30">
        <w:rPr>
          <w:highlight w:val="yellow"/>
        </w:rPr>
        <w:t>Zhang 2019</w:t>
      </w:r>
      <w:r>
        <w:t xml:space="preserve"> </w:t>
      </w:r>
      <w:r w:rsidRPr="00327D30">
        <w:t>Understanding the tele-coupling mechanism of urban food-energy-water nexus: Critical sources, nodes, and supply chains</w:t>
      </w:r>
    </w:p>
    <w:p w14:paraId="16257971" w14:textId="0DAD4015" w:rsidR="00327D30" w:rsidRDefault="007900A0" w:rsidP="0083647F">
      <w:pPr>
        <w:spacing w:after="0" w:line="240" w:lineRule="auto"/>
        <w:jc w:val="both"/>
      </w:pPr>
      <w:hyperlink r:id="rId17" w:history="1">
        <w:r w:rsidR="00327D30">
          <w:rPr>
            <w:rStyle w:val="Hyperlink"/>
          </w:rPr>
          <w:t>https://www.sciencedirect.com/science/article/pii/S0959652619321973</w:t>
        </w:r>
      </w:hyperlink>
    </w:p>
    <w:p w14:paraId="4A802F35" w14:textId="329FEC55" w:rsidR="00327D30" w:rsidRDefault="00327D30" w:rsidP="0083647F">
      <w:pPr>
        <w:spacing w:after="0" w:line="240" w:lineRule="auto"/>
        <w:jc w:val="both"/>
      </w:pPr>
    </w:p>
    <w:p w14:paraId="3C3A37D2" w14:textId="6C6A57C0" w:rsidR="00327D30" w:rsidRDefault="00327D30" w:rsidP="0083647F">
      <w:pPr>
        <w:spacing w:after="0" w:line="240" w:lineRule="auto"/>
        <w:jc w:val="both"/>
      </w:pPr>
      <w:proofErr w:type="spellStart"/>
      <w:r w:rsidRPr="00327D30">
        <w:rPr>
          <w:highlight w:val="yellow"/>
        </w:rPr>
        <w:t>Tashtoush</w:t>
      </w:r>
      <w:proofErr w:type="spellEnd"/>
      <w:r w:rsidRPr="00327D30">
        <w:rPr>
          <w:highlight w:val="yellow"/>
        </w:rPr>
        <w:t xml:space="preserve"> 2019</w:t>
      </w:r>
      <w:r>
        <w:t xml:space="preserve"> </w:t>
      </w:r>
      <w:r w:rsidRPr="00327D30">
        <w:t>A review of the water–energy–food nexus measurement and management approach</w:t>
      </w:r>
    </w:p>
    <w:p w14:paraId="51668D21" w14:textId="721AE949" w:rsidR="0083647F" w:rsidRDefault="007900A0" w:rsidP="0083647F">
      <w:pPr>
        <w:spacing w:after="0" w:line="240" w:lineRule="auto"/>
        <w:jc w:val="both"/>
      </w:pPr>
      <w:hyperlink r:id="rId18" w:history="1">
        <w:r w:rsidR="00327D30">
          <w:rPr>
            <w:rStyle w:val="Hyperlink"/>
          </w:rPr>
          <w:t>https://link.springer.com/article/10.1007/s42108-019-00042-8</w:t>
        </w:r>
      </w:hyperlink>
    </w:p>
    <w:p w14:paraId="0D748218" w14:textId="49AF8DD6" w:rsidR="00327D30" w:rsidRDefault="00327D30" w:rsidP="0083647F">
      <w:pPr>
        <w:spacing w:after="0" w:line="240" w:lineRule="auto"/>
        <w:jc w:val="both"/>
      </w:pPr>
    </w:p>
    <w:p w14:paraId="6EE130A4" w14:textId="3DBFF8DF" w:rsidR="00327D30" w:rsidRDefault="00327D30" w:rsidP="0083647F">
      <w:pPr>
        <w:spacing w:after="0" w:line="240" w:lineRule="auto"/>
        <w:jc w:val="both"/>
      </w:pPr>
      <w:r w:rsidRPr="00327D30">
        <w:rPr>
          <w:highlight w:val="yellow"/>
        </w:rPr>
        <w:t xml:space="preserve">Mc </w:t>
      </w:r>
      <w:proofErr w:type="spellStart"/>
      <w:r w:rsidRPr="00327D30">
        <w:rPr>
          <w:highlight w:val="yellow"/>
        </w:rPr>
        <w:t>Grane</w:t>
      </w:r>
      <w:proofErr w:type="spellEnd"/>
      <w:r w:rsidRPr="00327D30">
        <w:rPr>
          <w:highlight w:val="yellow"/>
        </w:rPr>
        <w:t xml:space="preserve"> 2018</w:t>
      </w:r>
      <w:r>
        <w:t xml:space="preserve"> </w:t>
      </w:r>
      <w:r w:rsidRPr="00327D30">
        <w:t xml:space="preserve">Scaling the nexus: Towards integrated frameworks for </w:t>
      </w:r>
      <w:proofErr w:type="spellStart"/>
      <w:r w:rsidRPr="00327D30">
        <w:t>analysing</w:t>
      </w:r>
      <w:proofErr w:type="spellEnd"/>
      <w:r w:rsidRPr="00327D30">
        <w:t xml:space="preserve"> water, energy and food</w:t>
      </w:r>
    </w:p>
    <w:p w14:paraId="41DDD5C2" w14:textId="55CCE2FE" w:rsidR="00327D30" w:rsidRDefault="007900A0" w:rsidP="0083647F">
      <w:pPr>
        <w:spacing w:after="0" w:line="240" w:lineRule="auto"/>
        <w:jc w:val="both"/>
      </w:pPr>
      <w:hyperlink r:id="rId19" w:history="1">
        <w:r w:rsidR="00327D30">
          <w:rPr>
            <w:rStyle w:val="Hyperlink"/>
          </w:rPr>
          <w:t>https://rgs-ibg.onlinelibrary.wiley.com/doi/abs/10.1111/geoj.12256@10.1111/(ISSN)1475-4959.Geography_and_the_Water-Energy-Food_Nexus</w:t>
        </w:r>
      </w:hyperlink>
    </w:p>
    <w:p w14:paraId="4CCD113B" w14:textId="77777777" w:rsidR="00327D30" w:rsidRDefault="00327D30" w:rsidP="0083647F">
      <w:pPr>
        <w:spacing w:after="0" w:line="240" w:lineRule="auto"/>
        <w:jc w:val="both"/>
      </w:pPr>
    </w:p>
    <w:p w14:paraId="3EE74DDD" w14:textId="76A3B725" w:rsidR="00B527BF" w:rsidRPr="00DD0752" w:rsidRDefault="00B527BF" w:rsidP="0083647F">
      <w:pPr>
        <w:spacing w:after="0" w:line="240" w:lineRule="auto"/>
        <w:jc w:val="both"/>
        <w:rPr>
          <w:lang w:val="es-ES"/>
        </w:rPr>
      </w:pPr>
      <w:r w:rsidRPr="00DD0752">
        <w:rPr>
          <w:lang w:val="es-ES"/>
        </w:rPr>
        <w:t>Vinca et al.</w:t>
      </w:r>
    </w:p>
    <w:p w14:paraId="1917BE2C" w14:textId="66411F0D" w:rsidR="00B527BF" w:rsidRDefault="00B527BF" w:rsidP="0083647F">
      <w:pPr>
        <w:spacing w:after="0" w:line="240" w:lineRule="auto"/>
        <w:jc w:val="both"/>
        <w:rPr>
          <w:lang w:val="es-ES"/>
        </w:rPr>
      </w:pPr>
      <w:r>
        <w:rPr>
          <w:lang w:val="es-ES"/>
        </w:rPr>
        <w:t>NEST</w:t>
      </w:r>
    </w:p>
    <w:p w14:paraId="6B511D6C" w14:textId="77777777" w:rsidR="0083647F" w:rsidRPr="0080492F" w:rsidRDefault="0083647F" w:rsidP="0083647F">
      <w:pPr>
        <w:spacing w:after="0" w:line="240" w:lineRule="auto"/>
        <w:jc w:val="both"/>
        <w:rPr>
          <w:lang w:val="es-ES"/>
        </w:rPr>
      </w:pPr>
    </w:p>
    <w:p w14:paraId="4364B2C2" w14:textId="77777777" w:rsidR="007C0789" w:rsidRPr="007C0789" w:rsidRDefault="007C0789" w:rsidP="0083647F">
      <w:pPr>
        <w:spacing w:after="0" w:line="240" w:lineRule="auto"/>
        <w:jc w:val="both"/>
        <w:rPr>
          <w:lang w:val="es-ES"/>
        </w:rPr>
      </w:pPr>
      <w:r w:rsidRPr="007C0789">
        <w:rPr>
          <w:lang w:val="es-ES"/>
        </w:rPr>
        <w:t>Endo, Makoto</w:t>
      </w:r>
    </w:p>
    <w:p w14:paraId="092A84DC" w14:textId="77777777" w:rsidR="007C0789" w:rsidRPr="00DD0752" w:rsidRDefault="007900A0" w:rsidP="0083647F">
      <w:pPr>
        <w:spacing w:after="0" w:line="240" w:lineRule="auto"/>
        <w:jc w:val="both"/>
      </w:pPr>
      <w:hyperlink r:id="rId20" w:history="1">
        <w:r w:rsidR="007C0789" w:rsidRPr="00DD0752">
          <w:rPr>
            <w:rStyle w:val="Hyperlink"/>
          </w:rPr>
          <w:t>https://www.mdpi.com/2073-4441/7/10/5806/htm</w:t>
        </w:r>
      </w:hyperlink>
    </w:p>
    <w:p w14:paraId="3C89EB77" w14:textId="77777777" w:rsidR="001934F8" w:rsidRPr="00DD0752" w:rsidRDefault="001934F8" w:rsidP="0083647F">
      <w:pPr>
        <w:spacing w:after="0" w:line="240" w:lineRule="auto"/>
        <w:jc w:val="both"/>
      </w:pPr>
    </w:p>
    <w:p w14:paraId="3DB11DA8" w14:textId="176E2B9F" w:rsidR="001934F8" w:rsidRPr="0083647F" w:rsidRDefault="001934F8" w:rsidP="0083647F">
      <w:pPr>
        <w:spacing w:after="0" w:line="240" w:lineRule="auto"/>
        <w:jc w:val="both"/>
        <w:rPr>
          <w:b/>
          <w:bCs/>
          <w:u w:val="single"/>
        </w:rPr>
      </w:pPr>
      <w:r w:rsidRPr="0083647F">
        <w:rPr>
          <w:b/>
          <w:bCs/>
          <w:u w:val="single"/>
        </w:rPr>
        <w:lastRenderedPageBreak/>
        <w:t>Multi-Scale (Inter-links)</w:t>
      </w:r>
    </w:p>
    <w:p w14:paraId="788C3346" w14:textId="38416C9C" w:rsidR="0080492F" w:rsidRDefault="0080492F" w:rsidP="0083647F">
      <w:pPr>
        <w:spacing w:after="0" w:line="240" w:lineRule="auto"/>
        <w:jc w:val="both"/>
      </w:pPr>
      <w:r w:rsidRPr="0080492F">
        <w:rPr>
          <w:highlight w:val="yellow"/>
        </w:rPr>
        <w:t>Veldhuis (2017)</w:t>
      </w:r>
      <w:r>
        <w:t xml:space="preserve"> </w:t>
      </w:r>
      <w:r w:rsidRPr="0080492F">
        <w:t xml:space="preserve">Integrated approaches to the </w:t>
      </w:r>
      <w:proofErr w:type="spellStart"/>
      <w:r w:rsidRPr="0080492F">
        <w:t>optimisation</w:t>
      </w:r>
      <w:proofErr w:type="spellEnd"/>
      <w:r w:rsidRPr="0080492F">
        <w:t xml:space="preserve"> of regional and local food–energy–water systems</w:t>
      </w:r>
    </w:p>
    <w:p w14:paraId="207894BF" w14:textId="3BCB79C3" w:rsidR="0080492F" w:rsidRDefault="007900A0" w:rsidP="0083647F">
      <w:pPr>
        <w:spacing w:after="0" w:line="240" w:lineRule="auto"/>
        <w:jc w:val="both"/>
      </w:pPr>
      <w:hyperlink r:id="rId21" w:history="1">
        <w:r w:rsidR="0080492F">
          <w:rPr>
            <w:rStyle w:val="Hyperlink"/>
          </w:rPr>
          <w:t>https://www.sciencedirect.com/science/article/pii/S2211339817300242</w:t>
        </w:r>
      </w:hyperlink>
    </w:p>
    <w:p w14:paraId="34269E7D" w14:textId="2B13EFE1" w:rsidR="001934F8" w:rsidRDefault="001934F8" w:rsidP="0083647F">
      <w:pPr>
        <w:spacing w:after="0" w:line="240" w:lineRule="auto"/>
        <w:jc w:val="both"/>
      </w:pPr>
      <w:proofErr w:type="spellStart"/>
      <w:r w:rsidRPr="001923A4">
        <w:t>Abu</w:t>
      </w:r>
      <w:r>
        <w:t>libdeh</w:t>
      </w:r>
      <w:proofErr w:type="spellEnd"/>
      <w:r>
        <w:t xml:space="preserve"> &amp; </w:t>
      </w:r>
      <w:proofErr w:type="spellStart"/>
      <w:r>
        <w:t>Zaidan</w:t>
      </w:r>
      <w:proofErr w:type="spellEnd"/>
      <w:r>
        <w:t xml:space="preserve"> (2020) </w:t>
      </w:r>
      <w:r>
        <w:fldChar w:fldCharType="begin"/>
      </w:r>
      <w:r w:rsidR="00E80A8D">
        <w:instrText xml:space="preserve"> ADDIN ZOTERO_ITEM CSL_CITATION {"citationID":"Berwh2HI","properties":{"formattedCitation":"[3]","plainCitation":"[3]","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fldChar w:fldCharType="separate"/>
      </w:r>
      <w:r w:rsidR="00E80A8D" w:rsidRPr="00E80A8D">
        <w:rPr>
          <w:rFonts w:ascii="Calibri" w:hAnsi="Calibri" w:cs="Calibri"/>
        </w:rPr>
        <w:t>[3]</w:t>
      </w:r>
      <w:r>
        <w:fldChar w:fldCharType="end"/>
      </w:r>
    </w:p>
    <w:p w14:paraId="489B03B7" w14:textId="77777777" w:rsidR="001934F8" w:rsidRDefault="001934F8" w:rsidP="0083647F">
      <w:pPr>
        <w:pStyle w:val="ListParagraph"/>
        <w:numPr>
          <w:ilvl w:val="0"/>
          <w:numId w:val="30"/>
        </w:numPr>
        <w:spacing w:after="0" w:line="240" w:lineRule="auto"/>
        <w:jc w:val="both"/>
      </w:pPr>
      <w:r>
        <w:t>Uses WEF index from RAND 2018.</w:t>
      </w:r>
    </w:p>
    <w:p w14:paraId="7DEA694E" w14:textId="6B76F07C" w:rsidR="001934F8" w:rsidRDefault="001934F8" w:rsidP="0083647F">
      <w:pPr>
        <w:spacing w:after="0" w:line="240" w:lineRule="auto"/>
        <w:jc w:val="both"/>
      </w:pPr>
      <w:proofErr w:type="spellStart"/>
      <w:r>
        <w:t>Cremades</w:t>
      </w:r>
      <w:proofErr w:type="spellEnd"/>
      <w:r>
        <w:t xml:space="preserve"> et al. (2019) </w:t>
      </w:r>
      <w:r>
        <w:fldChar w:fldCharType="begin"/>
      </w:r>
      <w:r w:rsidR="00E80A8D">
        <w:instrText xml:space="preserve"> ADDIN ZOTERO_ITEM CSL_CITATION {"citationID":"xyuMQ4Vz","properties":{"formattedCitation":"[4]","plainCitation":"[4]","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fldChar w:fldCharType="separate"/>
      </w:r>
      <w:r w:rsidR="00E80A8D" w:rsidRPr="00E80A8D">
        <w:rPr>
          <w:rFonts w:ascii="Calibri" w:hAnsi="Calibri" w:cs="Calibri"/>
        </w:rPr>
        <w:t>[4]</w:t>
      </w:r>
      <w:r>
        <w:fldChar w:fldCharType="end"/>
      </w:r>
    </w:p>
    <w:p w14:paraId="6AB1701B" w14:textId="77777777" w:rsidR="001934F8" w:rsidRDefault="001934F8" w:rsidP="002E7360">
      <w:pPr>
        <w:spacing w:after="0" w:line="480" w:lineRule="auto"/>
        <w:jc w:val="both"/>
      </w:pPr>
    </w:p>
    <w:p w14:paraId="598A8B34" w14:textId="00B54375" w:rsidR="000B3872" w:rsidRPr="001923A4" w:rsidRDefault="000B3872" w:rsidP="002E7360">
      <w:pPr>
        <w:spacing w:after="0" w:line="480" w:lineRule="auto"/>
        <w:jc w:val="both"/>
      </w:pPr>
      <w:r>
        <w:t>--------</w:t>
      </w:r>
    </w:p>
    <w:p w14:paraId="03727A93" w14:textId="6E8798E1" w:rsidR="00EA3414" w:rsidRDefault="00EA3414" w:rsidP="00362AA2">
      <w:pPr>
        <w:spacing w:after="0" w:line="480" w:lineRule="auto"/>
        <w:ind w:firstLine="720"/>
        <w:jc w:val="both"/>
        <w:rPr>
          <w:b/>
          <w:bCs/>
          <w:u w:val="single"/>
        </w:rPr>
      </w:pPr>
      <w:r>
        <w:rPr>
          <w:b/>
          <w:bCs/>
          <w:u w:val="single"/>
        </w:rPr>
        <w:fldChar w:fldCharType="begin"/>
      </w:r>
      <w:r w:rsidR="00E80A8D">
        <w:rPr>
          <w:b/>
          <w:bCs/>
          <w:u w:val="single"/>
        </w:rPr>
        <w:instrText xml:space="preserve"> ADDIN ZOTERO_ITEM CSL_CITATION {"citationID":"QLku3L17","properties":{"formattedCitation":"[3\\uc0\\u8211{}33]","plainCitation":"[3–33]","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E80A8D" w:rsidRPr="00E80A8D">
        <w:rPr>
          <w:rFonts w:ascii="Calibri" w:hAnsi="Calibri" w:cs="Calibri"/>
          <w:szCs w:val="24"/>
        </w:rPr>
        <w:t>[3–33]</w:t>
      </w:r>
      <w:r>
        <w:rPr>
          <w:b/>
          <w:bCs/>
          <w:u w:val="single"/>
        </w:rPr>
        <w:fldChar w:fldCharType="end"/>
      </w:r>
    </w:p>
    <w:p w14:paraId="2DEBF371" w14:textId="77777777" w:rsidR="00E80A8D" w:rsidRPr="00E80A8D" w:rsidRDefault="00EA3414" w:rsidP="00E80A8D">
      <w:pPr>
        <w:pStyle w:val="Bibliography"/>
        <w:rPr>
          <w:rFonts w:ascii="Times New Roman" w:hAnsi="Times New Roman" w:cs="Times New Roman"/>
          <w:sz w:val="24"/>
        </w:rPr>
      </w:pPr>
      <w:r>
        <w:rPr>
          <w:b/>
          <w:bCs/>
          <w:u w:val="single"/>
        </w:rPr>
        <w:fldChar w:fldCharType="begin"/>
      </w:r>
      <w:r w:rsidR="001923A4">
        <w:rPr>
          <w:b/>
          <w:bCs/>
          <w:u w:val="single"/>
        </w:rPr>
        <w:instrText xml:space="preserve"> ADDIN ZOTERO_BIBL {"uncited":[],"omitted":[],"custom":[]} CSL_BIBLIOGRAPHY </w:instrText>
      </w:r>
      <w:r>
        <w:rPr>
          <w:b/>
          <w:bCs/>
          <w:u w:val="single"/>
        </w:rPr>
        <w:fldChar w:fldCharType="separate"/>
      </w:r>
      <w:r w:rsidR="00E80A8D" w:rsidRPr="00E80A8D">
        <w:rPr>
          <w:rFonts w:ascii="Times New Roman" w:hAnsi="Times New Roman" w:cs="Times New Roman"/>
          <w:sz w:val="24"/>
        </w:rPr>
        <w:t>[1]</w:t>
      </w:r>
      <w:r w:rsidR="00E80A8D" w:rsidRPr="00E80A8D">
        <w:rPr>
          <w:rFonts w:ascii="Times New Roman" w:hAnsi="Times New Roman" w:cs="Times New Roman"/>
          <w:sz w:val="24"/>
        </w:rPr>
        <w:tab/>
        <w:t>E. Byers, M. Gidden, D. Leclère, J. Balkovic, P. Burek, K. Ebi, P. Greve, D. Grey, P. Havlik, A. Hillers, N. Johnson, T. Kahil, V. Krey, S. Langan, N. Nakicenovic, R. Novak, M. Obersteiner, S. Pachauri, A. Palazzo, S. Parkinson, N.D. Rao, J. Rogelj, Y. Satoh, Y. Wada, B. Willaarts, K. Riahi, Global exposure and vulnerability to multi-sector development and climate change hotspots, Environmental Research Letters. 13 (2018) 055012. https://doi.org/10.1088/1748-9326/aabf45.</w:t>
      </w:r>
    </w:p>
    <w:p w14:paraId="4FE7050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w:t>
      </w:r>
      <w:r w:rsidRPr="00E80A8D">
        <w:rPr>
          <w:rFonts w:ascii="Times New Roman" w:hAnsi="Times New Roman" w:cs="Times New Roman"/>
          <w:sz w:val="24"/>
        </w:rPr>
        <w:tab/>
        <w:t>H.H. Willis, D.G. Groves, J.S. Ringel, Z. Mao, S. Efron, M. Abbott, Developing the Pardee RAND Food-Energy-Water Security Index: Toward a Global Standardized, Quantitative, and Transparent Resource Assessment, (2016).</w:t>
      </w:r>
    </w:p>
    <w:p w14:paraId="6CB8A240"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w:t>
      </w:r>
      <w:r w:rsidRPr="00E80A8D">
        <w:rPr>
          <w:rFonts w:ascii="Times New Roman" w:hAnsi="Times New Roman" w:cs="Times New Roman"/>
          <w:sz w:val="24"/>
        </w:rPr>
        <w:tab/>
        <w:t>A. Abulibdeh, E. Zaidan, Managing the water-energy-food nexus on an integrated geographical scale, Environmental Development. (2020) 100498. https://doi.org/10.1016/j.envdev.2020.100498.</w:t>
      </w:r>
    </w:p>
    <w:p w14:paraId="023560B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4]</w:t>
      </w:r>
      <w:r w:rsidRPr="00E80A8D">
        <w:rPr>
          <w:rFonts w:ascii="Times New Roman" w:hAnsi="Times New Roman" w:cs="Times New Roman"/>
          <w:sz w:val="24"/>
        </w:rPr>
        <w:tab/>
        <w:t>R. Cremades, H. Mitter, N.C. Tudose, A. Sanchez-Plaza, A. Graves, A. Broekman, S. Bender, C. Giupponi, P. Koundouri, M. Bahri, S. Cheval, J. Cortekar, Y. Moreno, O. Melo, K. Karner, C. Ungurean, S.O. Davidescu, B. Kropf, F. Brouwer, M. Marin, Ten principles to integrate the water-energy-land nexus with climate services for co-producing local and regional integrated assessments, Science of The Total Environment. 693 (2019) 133662. https://doi.org/10.1016/j.scitotenv.2019.133662.</w:t>
      </w:r>
    </w:p>
    <w:p w14:paraId="54CD3DA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5]</w:t>
      </w:r>
      <w:r w:rsidRPr="00E80A8D">
        <w:rPr>
          <w:rFonts w:ascii="Times New Roman" w:hAnsi="Times New Roman" w:cs="Times New Roman"/>
          <w:sz w:val="24"/>
        </w:rPr>
        <w:tab/>
        <w:t>T.R. Albrecht, A. Crootof, C.A. Scott, The Water-Energy-Food Nexus: A systematic review of methods for nexus assessment, Environmental Research Letters. 13 (2018) 043002. https://doi.org/10.1088/1748-9326/aaa9c6.</w:t>
      </w:r>
    </w:p>
    <w:p w14:paraId="60C3075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6]</w:t>
      </w:r>
      <w:r w:rsidRPr="00E80A8D">
        <w:rPr>
          <w:rFonts w:ascii="Times New Roman" w:hAnsi="Times New Roman" w:cs="Times New Roman"/>
          <w:sz w:val="24"/>
        </w:rPr>
        <w:tab/>
        <w:t>M. Bazilian, H. Rogner, M. Howells, S. Hermann, D. Arent, D. Gielen, P. Steduto, A. Mueller, P. Komor, R.S.J. Tol, K.K. Yumkella, Considering the energy, water and food nexus: Towards an integrated modelling approach, Energy Policy. 39 (2011) 7896–7906. https://doi.org/10.1016/j.enpol.2011.09.039.</w:t>
      </w:r>
    </w:p>
    <w:p w14:paraId="34FD4CA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7]</w:t>
      </w:r>
      <w:r w:rsidRPr="00E80A8D">
        <w:rPr>
          <w:rFonts w:ascii="Times New Roman" w:hAnsi="Times New Roman" w:cs="Times New Roman"/>
          <w:sz w:val="24"/>
        </w:rPr>
        <w:tab/>
        <w:t>L. de Strasser, A. Lipponen, M. Howells, S. Stec, C. Bréthaut, A Methodology to Assess the Water Energy Food Ecosystems Nexus in Transboundary River Basins, Water. 8 (2016) 59. https://doi.org/10.3390/w8020059.</w:t>
      </w:r>
    </w:p>
    <w:p w14:paraId="7472776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8]</w:t>
      </w:r>
      <w:r w:rsidRPr="00E80A8D">
        <w:rPr>
          <w:rFonts w:ascii="Times New Roman" w:hAnsi="Times New Roman" w:cs="Times New Roman"/>
          <w:sz w:val="24"/>
        </w:rPr>
        <w:tab/>
        <w:t>A. Endo, I. Tsurita, K. Burnett, P.M. Orencio, A review of the current state of research on the water, energy, and food nexus, Journal of Hydrology: Regional Studies. 11 (2017) 20–30. https://doi.org/10.1016/j.ejrh.2015.11.010.</w:t>
      </w:r>
    </w:p>
    <w:p w14:paraId="665BE1B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9]</w:t>
      </w:r>
      <w:r w:rsidRPr="00E80A8D">
        <w:rPr>
          <w:rFonts w:ascii="Times New Roman" w:hAnsi="Times New Roman" w:cs="Times New Roman"/>
          <w:sz w:val="24"/>
        </w:rPr>
        <w:tab/>
        <w:t>P. Gober, Hidden Vulnerabilities in the Water-Energy-Land-Food (WELF) Nexus, in: P. Gober (Ed.), Building Resilience for Uncertain Water Futures, Springer International Publishing, Cham, 2018: pp. 61–89. https://doi.org/10.1007/978-3-319-71234-5_4.</w:t>
      </w:r>
    </w:p>
    <w:p w14:paraId="6DEE288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lastRenderedPageBreak/>
        <w:t>[10]</w:t>
      </w:r>
      <w:r w:rsidRPr="00E80A8D">
        <w:rPr>
          <w:rFonts w:ascii="Times New Roman" w:hAnsi="Times New Roman" w:cs="Times New Roman"/>
          <w:sz w:val="24"/>
        </w:rPr>
        <w:tab/>
        <w:t>M.D. Ibrahim, D.C. Ferreira, S. Daneshvar, R.C. Marques, Transnational resource generativity: Efficiency analysis and target setting of water, energy, land, and food nexus for OECD countries, Science of The Total Environment. 697 (2019) 134017. https://doi.org/10.1016/j.scitotenv.2019.134017.</w:t>
      </w:r>
    </w:p>
    <w:p w14:paraId="6495AC1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1]</w:t>
      </w:r>
      <w:r w:rsidRPr="00E80A8D">
        <w:rPr>
          <w:rFonts w:ascii="Times New Roman" w:hAnsi="Times New Roman" w:cs="Times New Roman"/>
          <w:sz w:val="24"/>
        </w:rPr>
        <w:tab/>
        <w:t>N. Johnson, P. Burek, E. Byers, G. Falchetta, M. Flörke, S. Fujimori, P. Havlik, M. Hejazi, J. Hunt, V. Krey, S. Langan, N. Nakicenovic, A. Palazzo, A. Popp, K. Riahi, M. van Dijk, M.T.H. van Vliet, D.P. van Vuuren, Y. Wada, D. Wiberg, B. Willaarts, C. Zimm, S. Parkinson, Integrated Solutions for the Water-Energy-Land Nexus: Are Global Models Rising to the Challenge?, Water. 11 (2019) 2223. https://doi.org/10.3390/w11112223.</w:t>
      </w:r>
    </w:p>
    <w:p w14:paraId="5CF7E1AB"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2]</w:t>
      </w:r>
      <w:r w:rsidRPr="00E80A8D">
        <w:rPr>
          <w:rFonts w:ascii="Times New Roman" w:hAnsi="Times New Roman" w:cs="Times New Roman"/>
          <w:sz w:val="24"/>
        </w:rPr>
        <w:tab/>
        <w:t>T. Kahil, S. Parkinson, Y. Satoh, P. Greve, P. Burek, T.I.E. Veldkamp, R. Burtscher, E. Byers, N. Djilali, G. Fischer, V. Krey, S. Langan, K. Riahi, S. Tramberend, Y. Wada, A Continental-Scale Hydroeconomic Model for Integrating Water-Energy-Land Nexus Solutions, Water Resources Research. (2017) 7511–7533. https://doi.org/10.1029/2017WR022478@10.1002/(ISSN)1944-7973.HESSS4.</w:t>
      </w:r>
    </w:p>
    <w:p w14:paraId="2C994BDE"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3]</w:t>
      </w:r>
      <w:r w:rsidRPr="00E80A8D">
        <w:rPr>
          <w:rFonts w:ascii="Times New Roman" w:hAnsi="Times New Roman" w:cs="Times New Roman"/>
          <w:sz w:val="24"/>
        </w:rPr>
        <w:tab/>
        <w:t>M. Kurian, R. Ardakanian, eds., Governing the Nexus: Water, Soil and Waste Resources Considering Global Change, Springer International Publishing, 2015. https://doi.org/10.1007/978-3-319-05747-7.</w:t>
      </w:r>
    </w:p>
    <w:p w14:paraId="100048F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4]</w:t>
      </w:r>
      <w:r w:rsidRPr="00E80A8D">
        <w:rPr>
          <w:rFonts w:ascii="Times New Roman" w:hAnsi="Times New Roman" w:cs="Times New Roman"/>
          <w:sz w:val="24"/>
        </w:rPr>
        <w:tab/>
        <w:t>Y. Lechón, C. De La Rúa, H. Cabal, Impacts of Decarbonisation on the Water-Energy-Land (WEL) Nexus: A Case Study of the Spanish Electricity Sector, Energies. 11 (2018) 1203. https://doi.org/10.3390/en11051203.</w:t>
      </w:r>
    </w:p>
    <w:p w14:paraId="75FBB984"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5]</w:t>
      </w:r>
      <w:r w:rsidRPr="00E80A8D">
        <w:rPr>
          <w:rFonts w:ascii="Times New Roman" w:hAnsi="Times New Roman" w:cs="Times New Roman"/>
          <w:sz w:val="24"/>
        </w:rPr>
        <w:tab/>
        <w:t>J. Liu, V. Hull, H.C.J. Godfray, D. Tilman, P. Gleick, H. Hoff, C. Pahl-Wostl, Z. Xu, M.G. Chung, J. Sun, S. Li, Nexus approaches to global sustainable development, Nature Sustainability. 1 (2018) 466–476. https://doi.org/10.1038/s41893-018-0135-8.</w:t>
      </w:r>
    </w:p>
    <w:p w14:paraId="5508E6FA"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6]</w:t>
      </w:r>
      <w:r w:rsidRPr="00E80A8D">
        <w:rPr>
          <w:rFonts w:ascii="Times New Roman" w:hAnsi="Times New Roman" w:cs="Times New Roman"/>
          <w:sz w:val="24"/>
        </w:rPr>
        <w:tab/>
        <w:t>A. Nauditt, Discussion of “Challenges in operationalizing the water–energy–food nexus” &lt;sup/&gt;, Hydrological Sciences Journal. 63 (2018) 1866–1867. https://doi.org/10.1080/02626667.2018.1545096.</w:t>
      </w:r>
    </w:p>
    <w:p w14:paraId="5191DF8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7]</w:t>
      </w:r>
      <w:r w:rsidRPr="00E80A8D">
        <w:rPr>
          <w:rFonts w:ascii="Times New Roman" w:hAnsi="Times New Roman" w:cs="Times New Roman"/>
          <w:sz w:val="24"/>
        </w:rPr>
        <w:tab/>
        <w:t>J.P. Newell, B. Goldstein, A. Foster, A 40-year review of food–energy–water nexus literature and its application to the urban scale, Environ. Res. Lett. 14 (2019) 073003. https://doi.org/10.1088/1748-9326/ab0767.</w:t>
      </w:r>
    </w:p>
    <w:p w14:paraId="643A4983"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8]</w:t>
      </w:r>
      <w:r w:rsidRPr="00E80A8D">
        <w:rPr>
          <w:rFonts w:ascii="Times New Roman" w:hAnsi="Times New Roman" w:cs="Times New Roman"/>
          <w:sz w:val="24"/>
        </w:rPr>
        <w:tab/>
        <w:t>L. Nhamo, B. Ndlela, C. Nhemachena, T. Mabhaudhi, S. Mpandeli, G. Matchaya, The Water-Energy-Food Nexus: Climate Risks and Opportunities in Southern Africa, Water. 10 (2018) 567. https://doi.org/10.3390/w10050567.</w:t>
      </w:r>
    </w:p>
    <w:p w14:paraId="2B231B4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9]</w:t>
      </w:r>
      <w:r w:rsidRPr="00E80A8D">
        <w:rPr>
          <w:rFonts w:ascii="Times New Roman" w:hAnsi="Times New Roman" w:cs="Times New Roman"/>
          <w:sz w:val="24"/>
        </w:rPr>
        <w:tab/>
        <w:t>T. Oki, S. Yano, N. Hanasaki, Economic aspects of virtual water trade, Environ. Res. Lett. 12 (2017) 044002. https://doi.org/10.1088/1748-9326/aa625f.</w:t>
      </w:r>
    </w:p>
    <w:p w14:paraId="7CD95F55"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0]</w:t>
      </w:r>
      <w:r w:rsidRPr="00E80A8D">
        <w:rPr>
          <w:rFonts w:ascii="Times New Roman" w:hAnsi="Times New Roman" w:cs="Times New Roman"/>
          <w:sz w:val="24"/>
        </w:rPr>
        <w:tab/>
        <w:t>A.K. Opejin, R.M. Aggarwal, D.D. White, J.L. Jones, R. Maciejewski, G. Mascaro, H.S. Sarjoughian, A Bibliometric Analysis of Food-Energy-Water Nexus Literature, Sustainability. 12 (2020) 1112. https://doi.org/10.3390/su12031112.</w:t>
      </w:r>
    </w:p>
    <w:p w14:paraId="3A2B2E1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1]</w:t>
      </w:r>
      <w:r w:rsidRPr="00E80A8D">
        <w:rPr>
          <w:rFonts w:ascii="Times New Roman" w:hAnsi="Times New Roman" w:cs="Times New Roman"/>
          <w:sz w:val="24"/>
        </w:rPr>
        <w:tab/>
        <w:t>G. Rasul, B. Sharma, The nexus approach to water–energy–food security: an option for adaptation to climate change, Climate Policy. 16 (2016) 682–702. https://doi.org/10.1080/14693062.2015.1029865.</w:t>
      </w:r>
    </w:p>
    <w:p w14:paraId="2594566A"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2]</w:t>
      </w:r>
      <w:r w:rsidRPr="00E80A8D">
        <w:rPr>
          <w:rFonts w:ascii="Times New Roman" w:hAnsi="Times New Roman" w:cs="Times New Roman"/>
          <w:sz w:val="24"/>
        </w:rPr>
        <w:tab/>
        <w:t>C. Ringler, A. Bhaduri, R. Lawford, The nexus across water, energy, land and food (WELF): potential for improved resource use efficiency?, Current Opinion in Environmental Sustainability. 5 (2013) 617–624. https://doi.org/10.1016/j.cosust.2013.11.002.</w:t>
      </w:r>
    </w:p>
    <w:p w14:paraId="46C3F87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3]</w:t>
      </w:r>
      <w:r w:rsidRPr="00E80A8D">
        <w:rPr>
          <w:rFonts w:ascii="Times New Roman" w:hAnsi="Times New Roman" w:cs="Times New Roman"/>
          <w:sz w:val="24"/>
        </w:rPr>
        <w:tab/>
        <w:t>F. Saladini, G. Betti, E. Ferragina, F. Bouraoui, S. Cupertino, G. Canitano, M. Gigliotti, A. Autino, F.M. Pulselli, A. Riccaboni, G. Bidoglio, S. Bastianoni, Linking the water-energy-</w:t>
      </w:r>
      <w:r w:rsidRPr="00E80A8D">
        <w:rPr>
          <w:rFonts w:ascii="Times New Roman" w:hAnsi="Times New Roman" w:cs="Times New Roman"/>
          <w:sz w:val="24"/>
        </w:rPr>
        <w:lastRenderedPageBreak/>
        <w:t>food nexus and sustainable development indicators for the Mediterranean region, Ecological Indicators. 91 (2018) 689–697. https://doi.org/10.1016/j.ecolind.2018.04.035.</w:t>
      </w:r>
    </w:p>
    <w:p w14:paraId="67201D3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4]</w:t>
      </w:r>
      <w:r w:rsidRPr="00E80A8D">
        <w:rPr>
          <w:rFonts w:ascii="Times New Roman" w:hAnsi="Times New Roman" w:cs="Times New Roman"/>
          <w:sz w:val="24"/>
        </w:rPr>
        <w:tab/>
        <w:t>S.A. Sarkodie, P.A. Owusu, Bibliometric analysis of water–energy–food nexus: Sustainability assessment of renewable energy, Current Opinion in Environmental Science &amp; Health. 13 (2020) 29–34. https://doi.org/10.1016/j.coesh.2019.10.008.</w:t>
      </w:r>
    </w:p>
    <w:p w14:paraId="560E7A7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5]</w:t>
      </w:r>
      <w:r w:rsidRPr="00E80A8D">
        <w:rPr>
          <w:rFonts w:ascii="Times New Roman" w:hAnsi="Times New Roman" w:cs="Times New Roman"/>
          <w:sz w:val="24"/>
        </w:rPr>
        <w:tab/>
        <w:t>C.A. Scott, M. Kurian, J.L. Wescoat, The Water-Energy-Food Nexus: Enhancing Adaptive Capacity to Complex Global Challenges, in: M. Kurian, R. Ardakanian (Eds.), Governing the Nexus, Springer International Publishing, Cham, 2015: pp. 15–38. https://doi.org/10.1007/978-3-319-05747-7_2.</w:t>
      </w:r>
    </w:p>
    <w:p w14:paraId="047DD24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6]</w:t>
      </w:r>
      <w:r w:rsidRPr="00E80A8D">
        <w:rPr>
          <w:rFonts w:ascii="Times New Roman" w:hAnsi="Times New Roman" w:cs="Times New Roman"/>
          <w:sz w:val="24"/>
        </w:rPr>
        <w:tab/>
        <w:t>C.A. Scott, M. Kurian, J.L. Wescoat, The Water-Energy-Food Nexus: Enhancing Adaptive Capacity to Complex Global Challenges, Governing the Nexus: Water, Soil and Waste Resources Considering Global Change. (2015) 15–38. https://doi.org/10.1007/978-3-319-05747-7_3.</w:t>
      </w:r>
    </w:p>
    <w:p w14:paraId="69F8782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7]</w:t>
      </w:r>
      <w:r w:rsidRPr="00E80A8D">
        <w:rPr>
          <w:rFonts w:ascii="Times New Roman" w:hAnsi="Times New Roman" w:cs="Times New Roman"/>
          <w:sz w:val="24"/>
        </w:rPr>
        <w:tab/>
        <w:t>G.B. Simpson, G.P.W. Jewitt, The Development of the Water-Energy-Food Nexus as a Framework for Achieving Resource Security: A Review, Frontiers in Environmental Science. 7 (2019). https://doi.org/10.3389/fenvs.2019.00008.</w:t>
      </w:r>
    </w:p>
    <w:p w14:paraId="7C258CB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8]</w:t>
      </w:r>
      <w:r w:rsidRPr="00E80A8D">
        <w:rPr>
          <w:rFonts w:ascii="Times New Roman" w:hAnsi="Times New Roman" w:cs="Times New Roman"/>
          <w:sz w:val="24"/>
        </w:rPr>
        <w:tab/>
        <w:t>J. Sušnik, C. Chew, X. Domingo, S. Mereu, A. Trabucco, B. Evans, L. Vamvakeridou-Lyroudia, D. Savić, C. Laspidou, F. Brouwer, Multi-Stakeholder Development of a Serious Game to Explore the Water-Energy-Food-Land-Climate Nexus: The SIM4NEXUS Approach, Water. 10 (2018) 139. https://doi.org/10.3390/w10020139.</w:t>
      </w:r>
    </w:p>
    <w:p w14:paraId="47950713"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9]</w:t>
      </w:r>
      <w:r w:rsidRPr="00E80A8D">
        <w:rPr>
          <w:rFonts w:ascii="Times New Roman" w:hAnsi="Times New Roman" w:cs="Times New Roman"/>
          <w:sz w:val="24"/>
        </w:rPr>
        <w:tab/>
        <w:t>A. Vinca, S. Parkinson, E. Byers, P. Burek, Z. Khan, V. Krey, F.A. Diuana, Y. Wang, A. Ilyas, A.C. Köberle, I. Staffell, S. Pfenninger, A. Muhammad, A. Rowe, R. Schaeffer, N.D. Rao, Y. Wada, N. Djilali, K. Riahi, The Nexus Solutions Tool (NEST): An open platform for optimizing multi-scale energy-water-land system transformations, Geoscientific Model Development Discussions. (2019) 1–33. https://doi.org/10.5194/gmd-2019-134.</w:t>
      </w:r>
    </w:p>
    <w:p w14:paraId="3B3D4AA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0]</w:t>
      </w:r>
      <w:r w:rsidRPr="00E80A8D">
        <w:rPr>
          <w:rFonts w:ascii="Times New Roman" w:hAnsi="Times New Roman" w:cs="Times New Roman"/>
          <w:sz w:val="24"/>
        </w:rPr>
        <w:tab/>
        <w:t>K. Wallington, X. Cai, The Food–Energy–Water Nexus: A Framework to Address Sustainable Development in the Tropics, Tropical Conservation Science. 10 (2017) 194008291772066. https://doi.org/10.1177/1940082917720665.</w:t>
      </w:r>
    </w:p>
    <w:p w14:paraId="3964DD74"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1]</w:t>
      </w:r>
      <w:r w:rsidRPr="00E80A8D">
        <w:rPr>
          <w:rFonts w:ascii="Times New Roman" w:hAnsi="Times New Roman" w:cs="Times New Roman"/>
          <w:sz w:val="24"/>
        </w:rPr>
        <w:tab/>
        <w:t>D.J. White, K. Hubacek, K. Feng, L. Sun, B. Meng, The Water-Energy-Food Nexus in East Asia: A tele-connected value chain analysis using inter-regional input-output analysis, Applied Energy. 210 (2018) 550–567. https://doi.org/10.1016/j.apenergy.2017.05.159.</w:t>
      </w:r>
    </w:p>
    <w:p w14:paraId="6D90723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2]</w:t>
      </w:r>
      <w:r w:rsidRPr="00E80A8D">
        <w:rPr>
          <w:rFonts w:ascii="Times New Roman" w:hAnsi="Times New Roman" w:cs="Times New Roman"/>
          <w:sz w:val="24"/>
        </w:rPr>
        <w:tab/>
        <w:t>X. Zhang, H.-Y. Li, Z.D. Deng, C. Ringler, Y. Gao, M.I. Hejazi, L.R. Leung, Impacts of climate change, policy and Water-Energy-Food nexus on hydropower development, Renewable Energy. 116 (2018) 827–834. https://doi.org/10.1016/j.renene.2017.10.030.</w:t>
      </w:r>
    </w:p>
    <w:p w14:paraId="597BC330"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3]</w:t>
      </w:r>
      <w:r w:rsidRPr="00E80A8D">
        <w:rPr>
          <w:rFonts w:ascii="Times New Roman" w:hAnsi="Times New Roman" w:cs="Times New Roman"/>
          <w:sz w:val="24"/>
        </w:rPr>
        <w:tab/>
        <w:t>X. Zhu, Climate Impacts on the Water-Food Nexus, Theses and Dissertations. (2020). https://preserve.lehigh.edu/etd/5625.</w:t>
      </w:r>
    </w:p>
    <w:p w14:paraId="6EDE2700" w14:textId="7BFBDC47" w:rsidR="00EA3414" w:rsidRPr="00362AA2" w:rsidRDefault="00EA3414" w:rsidP="00362AA2">
      <w:pPr>
        <w:spacing w:after="0" w:line="480" w:lineRule="auto"/>
        <w:ind w:firstLine="720"/>
        <w:jc w:val="both"/>
        <w:rPr>
          <w:b/>
          <w:bCs/>
          <w:u w:val="single"/>
        </w:rPr>
      </w:pPr>
      <w:r>
        <w:rPr>
          <w:b/>
          <w:bCs/>
          <w:u w:val="single"/>
        </w:rPr>
        <w:fldChar w:fldCharType="end"/>
      </w: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5" w:name="_Toc25072379"/>
      <w:bookmarkStart w:id="6" w:name="_Ref35500363"/>
      <w:bookmarkStart w:id="7" w:name="_Ref35500398"/>
      <w:r>
        <w:t>Methodology</w:t>
      </w:r>
      <w:bookmarkEnd w:id="5"/>
      <w:bookmarkEnd w:id="6"/>
      <w:bookmarkEnd w:id="7"/>
    </w:p>
    <w:p w14:paraId="1F443636" w14:textId="77777777" w:rsidR="00E966AD" w:rsidRDefault="00E966AD" w:rsidP="00EF61A1">
      <w:pPr>
        <w:spacing w:after="0" w:line="480" w:lineRule="auto"/>
        <w:ind w:firstLine="720"/>
        <w:jc w:val="both"/>
        <w:rPr>
          <w:lang w:val="en"/>
        </w:rPr>
      </w:pPr>
      <w:bookmarkStart w:id="8" w:name="_Ref28005294"/>
    </w:p>
    <w:bookmarkEnd w:id="8"/>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r>
        <w:t>Results</w:t>
      </w:r>
      <w:r w:rsidR="00030393">
        <w:t xml:space="preserve"> &amp; Discussion</w:t>
      </w:r>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r>
        <w:t>Conclusion</w:t>
      </w:r>
      <w:r w:rsidR="00200112">
        <w:t>s</w:t>
      </w:r>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r>
        <w:t>Acknowledgments</w:t>
      </w:r>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r>
        <w:t>D</w:t>
      </w:r>
      <w:r w:rsidRPr="009425AE">
        <w:t>ata availability statement</w:t>
      </w:r>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A7517D" w:rsidRDefault="00F7514B" w:rsidP="008B722F">
      <w:pPr>
        <w:pStyle w:val="Heading1"/>
        <w:numPr>
          <w:ilvl w:val="0"/>
          <w:numId w:val="0"/>
        </w:numPr>
        <w:spacing w:before="0" w:after="0"/>
        <w:ind w:left="432" w:hanging="432"/>
        <w:jc w:val="both"/>
      </w:pPr>
      <w:bookmarkStart w:id="9" w:name="_Toc25072383"/>
      <w:r w:rsidRPr="00A7517D">
        <w:lastRenderedPageBreak/>
        <w:t>References</w:t>
      </w:r>
      <w:bookmarkEnd w:id="9"/>
    </w:p>
    <w:p w14:paraId="74119654" w14:textId="77777777" w:rsidR="004C04C4" w:rsidRPr="00D5754A" w:rsidRDefault="004C04C4">
      <w:pPr>
        <w:pStyle w:val="Bibliography"/>
      </w:pPr>
    </w:p>
    <w:bookmarkEnd w:id="0"/>
    <w:p w14:paraId="3BD8A738" w14:textId="17E66DCB" w:rsidR="00F7514B" w:rsidRPr="00777E76" w:rsidRDefault="00F7514B" w:rsidP="00EF61A1">
      <w:pPr>
        <w:pStyle w:val="SI1"/>
        <w:pBdr>
          <w:bottom w:val="none" w:sz="0" w:space="0" w:color="auto"/>
        </w:pBdr>
      </w:pPr>
    </w:p>
    <w:sectPr w:rsidR="00F7514B" w:rsidRPr="00777E76" w:rsidSect="00ED1699">
      <w:headerReference w:type="default" r:id="rId22"/>
      <w:footerReference w:type="default" r:id="rId2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E2F07" w14:textId="77777777" w:rsidR="007900A0" w:rsidRDefault="007900A0" w:rsidP="00F7514B">
      <w:pPr>
        <w:spacing w:after="0" w:line="240" w:lineRule="auto"/>
      </w:pPr>
      <w:r>
        <w:separator/>
      </w:r>
    </w:p>
  </w:endnote>
  <w:endnote w:type="continuationSeparator" w:id="0">
    <w:p w14:paraId="58C402BE" w14:textId="77777777" w:rsidR="007900A0" w:rsidRDefault="007900A0"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B60251" w14:textId="77777777" w:rsidR="007900A0" w:rsidRDefault="007900A0" w:rsidP="00F7514B">
      <w:pPr>
        <w:spacing w:after="0" w:line="240" w:lineRule="auto"/>
      </w:pPr>
      <w:r>
        <w:separator/>
      </w:r>
    </w:p>
  </w:footnote>
  <w:footnote w:type="continuationSeparator" w:id="0">
    <w:p w14:paraId="30F8B878" w14:textId="77777777" w:rsidR="007900A0" w:rsidRDefault="007900A0"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9"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3"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7"/>
  </w:num>
  <w:num w:numId="5">
    <w:abstractNumId w:val="1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num>
  <w:num w:numId="14">
    <w:abstractNumId w:val="20"/>
  </w:num>
  <w:num w:numId="15">
    <w:abstractNumId w:val="22"/>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6"/>
  </w:num>
  <w:num w:numId="23">
    <w:abstractNumId w:val="4"/>
  </w:num>
  <w:num w:numId="24">
    <w:abstractNumId w:val="13"/>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0"/>
  </w:num>
  <w:num w:numId="29">
    <w:abstractNumId w:val="21"/>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2882"/>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B0C2F"/>
    <w:rsid w:val="000B0C4D"/>
    <w:rsid w:val="000B19F8"/>
    <w:rsid w:val="000B1F0A"/>
    <w:rsid w:val="000B3872"/>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63A8"/>
    <w:rsid w:val="002D7189"/>
    <w:rsid w:val="002E180F"/>
    <w:rsid w:val="002E19FD"/>
    <w:rsid w:val="002E37B2"/>
    <w:rsid w:val="002E560F"/>
    <w:rsid w:val="002E5EDB"/>
    <w:rsid w:val="002E7360"/>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5B8D"/>
    <w:rsid w:val="004428B6"/>
    <w:rsid w:val="00445211"/>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38F2"/>
    <w:rsid w:val="004F4906"/>
    <w:rsid w:val="004F5047"/>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46E1"/>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71E1"/>
    <w:rsid w:val="007700BD"/>
    <w:rsid w:val="00771B90"/>
    <w:rsid w:val="00772042"/>
    <w:rsid w:val="00773F7A"/>
    <w:rsid w:val="00775484"/>
    <w:rsid w:val="0077565B"/>
    <w:rsid w:val="00776FF2"/>
    <w:rsid w:val="007813D4"/>
    <w:rsid w:val="00785291"/>
    <w:rsid w:val="00787562"/>
    <w:rsid w:val="007900A0"/>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3BB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A5674"/>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90B"/>
    <w:rsid w:val="009704DD"/>
    <w:rsid w:val="009730BA"/>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3C7D"/>
    <w:rsid w:val="00A145FD"/>
    <w:rsid w:val="00A14E5D"/>
    <w:rsid w:val="00A2050F"/>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3313"/>
    <w:rsid w:val="00C645F1"/>
    <w:rsid w:val="00C64C28"/>
    <w:rsid w:val="00C65A57"/>
    <w:rsid w:val="00C7305E"/>
    <w:rsid w:val="00C750BC"/>
    <w:rsid w:val="00C77DBD"/>
    <w:rsid w:val="00C81588"/>
    <w:rsid w:val="00C82D24"/>
    <w:rsid w:val="00C84C95"/>
    <w:rsid w:val="00C85374"/>
    <w:rsid w:val="00C87B95"/>
    <w:rsid w:val="00C90527"/>
    <w:rsid w:val="00C9571A"/>
    <w:rsid w:val="00CA1CEC"/>
    <w:rsid w:val="00CA302C"/>
    <w:rsid w:val="00CA5752"/>
    <w:rsid w:val="00CB17C4"/>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3892"/>
    <w:rsid w:val="00D23D92"/>
    <w:rsid w:val="00D2428C"/>
    <w:rsid w:val="00D25748"/>
    <w:rsid w:val="00D25BB4"/>
    <w:rsid w:val="00D2719B"/>
    <w:rsid w:val="00D27AE5"/>
    <w:rsid w:val="00D27FB8"/>
    <w:rsid w:val="00D31D74"/>
    <w:rsid w:val="00D349D4"/>
    <w:rsid w:val="00D36F51"/>
    <w:rsid w:val="00D37373"/>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297"/>
    <w:rsid w:val="00D94F52"/>
    <w:rsid w:val="00D96CC4"/>
    <w:rsid w:val="00D96D2D"/>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752"/>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0A8D"/>
    <w:rsid w:val="00E81E18"/>
    <w:rsid w:val="00E839E8"/>
    <w:rsid w:val="00E83C77"/>
    <w:rsid w:val="00E85926"/>
    <w:rsid w:val="00E864EC"/>
    <w:rsid w:val="00E8670D"/>
    <w:rsid w:val="00E9096A"/>
    <w:rsid w:val="00E90AA9"/>
    <w:rsid w:val="00E90BD7"/>
    <w:rsid w:val="00E919D5"/>
    <w:rsid w:val="00E954E5"/>
    <w:rsid w:val="00E96309"/>
    <w:rsid w:val="00E966AD"/>
    <w:rsid w:val="00EA27D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C6B"/>
    <w:rsid w:val="00F16F8E"/>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ACF"/>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tabs>
        <w:tab w:val="left" w:pos="504"/>
      </w:tabs>
      <w:spacing w:after="0" w:line="240" w:lineRule="auto"/>
      <w:ind w:left="504" w:hanging="504"/>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HxYzOf6g8Y_wH81eNUUbniznkPPFiEqX9247wKY-hso/edit" TargetMode="External"/><Relationship Id="rId13" Type="http://schemas.openxmlformats.org/officeDocument/2006/relationships/hyperlink" Target="https://link.springer.com/article/10.1007/s13201-017-0551-3" TargetMode="External"/><Relationship Id="rId18" Type="http://schemas.openxmlformats.org/officeDocument/2006/relationships/hyperlink" Target="https://link.springer.com/article/10.1007/s42108-019-00042-8"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yperlink" Target="https://www.sciencedirect.com/science/article/pii/S2211339817300242" TargetMode="External"/><Relationship Id="rId7" Type="http://schemas.openxmlformats.org/officeDocument/2006/relationships/endnotes" Target="endnotes.xml"/><Relationship Id="rId12" Type="http://schemas.openxmlformats.org/officeDocument/2006/relationships/hyperlink" Target="https://www.rand.org/pubs/tools/TL165.html" TargetMode="External"/><Relationship Id="rId17" Type="http://schemas.openxmlformats.org/officeDocument/2006/relationships/hyperlink" Target="https://www.sciencedirect.com/science/article/pii/S0959652619321973"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apps.dtic.mil/dtic/tr/fulltext/u2/1081507.pdf" TargetMode="External"/><Relationship Id="rId20" Type="http://schemas.openxmlformats.org/officeDocument/2006/relationships/hyperlink" Target="https://www.mdpi.com/2073-4441/7/10/5806/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gs.edu/pardee-initiative/food-energy-water/about.htm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ciencedirect.com/science/article/pii/S2352550919301587" TargetMode="External"/><Relationship Id="rId23" Type="http://schemas.openxmlformats.org/officeDocument/2006/relationships/footer" Target="footer1.xml"/><Relationship Id="rId10" Type="http://schemas.openxmlformats.org/officeDocument/2006/relationships/hyperlink" Target="https://iopscience.iop.org/article/10.1088/1748-9326/aabf45/meta" TargetMode="External"/><Relationship Id="rId19" Type="http://schemas.openxmlformats.org/officeDocument/2006/relationships/hyperlink" Target="https://rgs-ibg.onlinelibrary.wiley.com/doi/abs/10.1111/geoj.12256@10.1111/(ISSN)1475-4959.Geography_and_the_Water-Energy-Food_Nexus" TargetMode="External"/><Relationship Id="rId4" Type="http://schemas.openxmlformats.org/officeDocument/2006/relationships/settings" Target="settings.xml"/><Relationship Id="rId9" Type="http://schemas.openxmlformats.org/officeDocument/2006/relationships/hyperlink" Target="https://github.com/zarrarkhan/paperMetisUSA" TargetMode="External"/><Relationship Id="rId14" Type="http://schemas.openxmlformats.org/officeDocument/2006/relationships/hyperlink" Target="https://www.sciencedirect.com/science/article/pii/S0959652618322649"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EA344AA-5F93-46BA-939D-A0B704B9A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7</Pages>
  <Words>12117</Words>
  <Characters>69069</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65</cp:revision>
  <cp:lastPrinted>2020-04-06T02:46:00Z</cp:lastPrinted>
  <dcterms:created xsi:type="dcterms:W3CDTF">2020-04-05T17:02:00Z</dcterms:created>
  <dcterms:modified xsi:type="dcterms:W3CDTF">2020-04-2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5J6j63v"/&gt;&lt;style id="http://www.zotero.org/styles/elsevier-with-titles" hasBibliography="1" bibliographyStyleHasBeenSet="1"/&gt;&lt;prefs&gt;&lt;pref name="fieldType" value="Field"/&gt;&lt;/prefs&gt;&lt;/data&gt;</vt:lpwstr>
  </property>
</Properties>
</file>